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93CFD" w:rsidRDefault="00C81AFF">
      <w:r>
        <w:t xml:space="preserve">PAX2, </w:t>
      </w:r>
      <w:r w:rsidRPr="00C81AFF">
        <w:t>chr10:102,582,916-102,593,303</w:t>
      </w:r>
    </w:p>
    <w:p w:rsidR="000B1DCA" w:rsidRDefault="000B1DCA"/>
    <w:p w:rsidR="000B1DCA" w:rsidRDefault="009A228D">
      <w:r>
        <w:rPr>
          <w:noProof/>
        </w:rPr>
        <w:drawing>
          <wp:inline distT="0" distB="0" distL="0" distR="0" wp14:anchorId="6254EFDC" wp14:editId="40BCBBE2">
            <wp:extent cx="6858000" cy="162369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6858000" cy="1623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81AFF" w:rsidRDefault="00C81AFF"/>
    <w:p w:rsidR="00C81AFF" w:rsidRDefault="00CA57C5">
      <w:pPr>
        <w:rPr>
          <w:rFonts w:ascii="Times" w:hAnsi="Times"/>
          <w:color w:val="222222"/>
          <w:spacing w:val="3"/>
          <w:sz w:val="26"/>
          <w:szCs w:val="26"/>
          <w:shd w:val="clear" w:color="auto" w:fill="FFFFFF"/>
        </w:rPr>
      </w:pPr>
      <w:r>
        <w:rPr>
          <w:rFonts w:ascii="Times" w:hAnsi="Times"/>
          <w:color w:val="222222"/>
          <w:spacing w:val="3"/>
          <w:sz w:val="26"/>
          <w:szCs w:val="26"/>
          <w:shd w:val="clear" w:color="auto" w:fill="FFFFFF"/>
        </w:rPr>
        <w:t xml:space="preserve">We can find this region marked with </w:t>
      </w:r>
      <w:r w:rsidR="00C81AFF">
        <w:rPr>
          <w:rFonts w:ascii="Times" w:hAnsi="Times"/>
          <w:color w:val="222222"/>
          <w:spacing w:val="3"/>
          <w:sz w:val="26"/>
          <w:szCs w:val="26"/>
          <w:shd w:val="clear" w:color="auto" w:fill="FFFFFF"/>
        </w:rPr>
        <w:t xml:space="preserve">H3K4me1 </w:t>
      </w:r>
      <w:r>
        <w:rPr>
          <w:rFonts w:ascii="Times" w:hAnsi="Times"/>
          <w:color w:val="222222"/>
          <w:spacing w:val="3"/>
          <w:sz w:val="26"/>
          <w:szCs w:val="26"/>
          <w:shd w:val="clear" w:color="auto" w:fill="FFFFFF"/>
        </w:rPr>
        <w:t xml:space="preserve">enrichment which </w:t>
      </w:r>
      <w:r w:rsidR="00310F87">
        <w:rPr>
          <w:rFonts w:ascii="Times" w:hAnsi="Times"/>
          <w:color w:val="222222"/>
          <w:spacing w:val="3"/>
          <w:sz w:val="26"/>
          <w:szCs w:val="26"/>
          <w:shd w:val="clear" w:color="auto" w:fill="FFFFFF"/>
        </w:rPr>
        <w:t xml:space="preserve">fine tunes </w:t>
      </w:r>
      <w:r w:rsidR="00C81AFF">
        <w:rPr>
          <w:rFonts w:ascii="Times" w:hAnsi="Times"/>
          <w:color w:val="222222"/>
          <w:spacing w:val="3"/>
          <w:sz w:val="26"/>
          <w:szCs w:val="26"/>
          <w:shd w:val="clear" w:color="auto" w:fill="FFFFFF"/>
        </w:rPr>
        <w:t>enhancer activity and function</w:t>
      </w:r>
      <w:r>
        <w:rPr>
          <w:rFonts w:ascii="Times" w:hAnsi="Times"/>
          <w:color w:val="222222"/>
          <w:spacing w:val="3"/>
          <w:sz w:val="26"/>
          <w:szCs w:val="26"/>
          <w:shd w:val="clear" w:color="auto" w:fill="FFFFFF"/>
        </w:rPr>
        <w:t>. Within this region, 22 transcript factors</w:t>
      </w:r>
      <w:r w:rsidR="000F1259">
        <w:rPr>
          <w:rFonts w:ascii="Times" w:hAnsi="Times"/>
          <w:color w:val="222222"/>
          <w:spacing w:val="3"/>
          <w:sz w:val="26"/>
          <w:szCs w:val="26"/>
          <w:shd w:val="clear" w:color="auto" w:fill="FFFFFF"/>
        </w:rPr>
        <w:t xml:space="preserve"> (TF)</w:t>
      </w:r>
      <w:r>
        <w:rPr>
          <w:rFonts w:ascii="Times" w:hAnsi="Times"/>
          <w:color w:val="222222"/>
          <w:spacing w:val="3"/>
          <w:sz w:val="26"/>
          <w:szCs w:val="26"/>
          <w:shd w:val="clear" w:color="auto" w:fill="FFFFFF"/>
        </w:rPr>
        <w:t xml:space="preserve"> have binding sites/regions</w:t>
      </w:r>
      <w:r w:rsidR="00310F87">
        <w:rPr>
          <w:rFonts w:ascii="Times" w:hAnsi="Times"/>
          <w:color w:val="222222"/>
          <w:spacing w:val="3"/>
          <w:sz w:val="26"/>
          <w:szCs w:val="26"/>
          <w:shd w:val="clear" w:color="auto" w:fill="FFFFFF"/>
        </w:rPr>
        <w:t xml:space="preserve">. </w:t>
      </w:r>
      <w:r w:rsidR="003840DD">
        <w:rPr>
          <w:rFonts w:ascii="Times" w:hAnsi="Times"/>
          <w:color w:val="222222"/>
          <w:spacing w:val="3"/>
          <w:sz w:val="26"/>
          <w:szCs w:val="26"/>
          <w:shd w:val="clear" w:color="auto" w:fill="FFFFFF"/>
        </w:rPr>
        <w:t>If the exact CpG information can be shared</w:t>
      </w:r>
      <w:r w:rsidR="00310F87">
        <w:rPr>
          <w:rFonts w:ascii="Times" w:hAnsi="Times"/>
          <w:color w:val="222222"/>
          <w:spacing w:val="3"/>
          <w:sz w:val="26"/>
          <w:szCs w:val="26"/>
          <w:shd w:val="clear" w:color="auto" w:fill="FFFFFF"/>
        </w:rPr>
        <w:t xml:space="preserve"> (producing the case-control differences), I can search again and determine</w:t>
      </w:r>
      <w:r w:rsidR="003840DD">
        <w:rPr>
          <w:rFonts w:ascii="Times" w:hAnsi="Times"/>
          <w:color w:val="222222"/>
          <w:spacing w:val="3"/>
          <w:sz w:val="26"/>
          <w:szCs w:val="26"/>
          <w:shd w:val="clear" w:color="auto" w:fill="FFFFFF"/>
        </w:rPr>
        <w:t xml:space="preserve"> the exact TFs. </w:t>
      </w:r>
      <w:r>
        <w:rPr>
          <w:rFonts w:ascii="Times" w:hAnsi="Times"/>
          <w:color w:val="222222"/>
          <w:spacing w:val="3"/>
          <w:sz w:val="26"/>
          <w:szCs w:val="26"/>
          <w:shd w:val="clear" w:color="auto" w:fill="FFFFFF"/>
        </w:rPr>
        <w:t xml:space="preserve"> </w:t>
      </w:r>
    </w:p>
    <w:p w:rsidR="00CA57C5" w:rsidRDefault="00CA57C5">
      <w:pPr>
        <w:rPr>
          <w:rFonts w:ascii="Times" w:hAnsi="Times"/>
          <w:color w:val="222222"/>
          <w:spacing w:val="3"/>
          <w:sz w:val="26"/>
          <w:szCs w:val="26"/>
          <w:shd w:val="clear" w:color="auto" w:fill="FFFFFF"/>
        </w:rPr>
      </w:pPr>
    </w:p>
    <w:tbl>
      <w:tblPr>
        <w:tblStyle w:val="GridTable1Light-Accent1"/>
        <w:tblW w:w="3540" w:type="dxa"/>
        <w:tblLook w:val="04A0" w:firstRow="1" w:lastRow="0" w:firstColumn="1" w:lastColumn="0" w:noHBand="0" w:noVBand="1"/>
      </w:tblPr>
      <w:tblGrid>
        <w:gridCol w:w="728"/>
        <w:gridCol w:w="1220"/>
        <w:gridCol w:w="1220"/>
        <w:gridCol w:w="927"/>
      </w:tblGrid>
      <w:tr w:rsidR="00CA57C5" w:rsidTr="00CA57C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0" w:type="dxa"/>
            <w:noWrap/>
            <w:hideMark/>
          </w:tcPr>
          <w:p w:rsidR="00CA57C5" w:rsidRDefault="00CA57C5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hr1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5021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5641</w:t>
            </w:r>
          </w:p>
        </w:tc>
        <w:tc>
          <w:tcPr>
            <w:tcW w:w="820" w:type="dxa"/>
            <w:noWrap/>
            <w:hideMark/>
          </w:tcPr>
          <w:p w:rsidR="00CA57C5" w:rsidRDefault="00CA57C5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EZH2</w:t>
            </w:r>
          </w:p>
        </w:tc>
      </w:tr>
      <w:tr w:rsidR="00CA57C5" w:rsidTr="00CA57C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0" w:type="dxa"/>
            <w:noWrap/>
            <w:hideMark/>
          </w:tcPr>
          <w:p w:rsidR="00CA57C5" w:rsidRDefault="00CA57C5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hr1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5657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5973</w:t>
            </w:r>
          </w:p>
        </w:tc>
        <w:tc>
          <w:tcPr>
            <w:tcW w:w="820" w:type="dxa"/>
            <w:noWrap/>
            <w:hideMark/>
          </w:tcPr>
          <w:p w:rsidR="00CA57C5" w:rsidRDefault="00CA57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MYC</w:t>
            </w:r>
          </w:p>
        </w:tc>
      </w:tr>
      <w:tr w:rsidR="00CA57C5" w:rsidTr="00CA57C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0" w:type="dxa"/>
            <w:noWrap/>
            <w:hideMark/>
          </w:tcPr>
          <w:p w:rsidR="00CA57C5" w:rsidRDefault="00CA57C5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hr1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5742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6052</w:t>
            </w:r>
          </w:p>
        </w:tc>
        <w:tc>
          <w:tcPr>
            <w:tcW w:w="820" w:type="dxa"/>
            <w:noWrap/>
            <w:hideMark/>
          </w:tcPr>
          <w:p w:rsidR="00CA57C5" w:rsidRDefault="00CA57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PAX5</w:t>
            </w:r>
          </w:p>
        </w:tc>
      </w:tr>
      <w:tr w:rsidR="00CA57C5" w:rsidTr="00CA57C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0" w:type="dxa"/>
            <w:noWrap/>
            <w:hideMark/>
          </w:tcPr>
          <w:p w:rsidR="00CA57C5" w:rsidRDefault="00CA57C5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hr1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5745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6021</w:t>
            </w:r>
          </w:p>
        </w:tc>
        <w:tc>
          <w:tcPr>
            <w:tcW w:w="820" w:type="dxa"/>
            <w:noWrap/>
            <w:hideMark/>
          </w:tcPr>
          <w:p w:rsidR="00CA57C5" w:rsidRDefault="00CA57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MAX</w:t>
            </w:r>
          </w:p>
        </w:tc>
      </w:tr>
      <w:tr w:rsidR="00CA57C5" w:rsidTr="00CA57C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0" w:type="dxa"/>
            <w:noWrap/>
            <w:hideMark/>
          </w:tcPr>
          <w:p w:rsidR="00CA57C5" w:rsidRDefault="00CA57C5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hr1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575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5990</w:t>
            </w:r>
          </w:p>
        </w:tc>
        <w:tc>
          <w:tcPr>
            <w:tcW w:w="820" w:type="dxa"/>
            <w:noWrap/>
            <w:hideMark/>
          </w:tcPr>
          <w:p w:rsidR="00CA57C5" w:rsidRDefault="00CA57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SPI1</w:t>
            </w:r>
          </w:p>
        </w:tc>
      </w:tr>
      <w:tr w:rsidR="00CA57C5" w:rsidTr="00CA57C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0" w:type="dxa"/>
            <w:noWrap/>
            <w:hideMark/>
          </w:tcPr>
          <w:p w:rsidR="00CA57C5" w:rsidRDefault="00CA57C5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hr1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5822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5892</w:t>
            </w:r>
          </w:p>
        </w:tc>
        <w:tc>
          <w:tcPr>
            <w:tcW w:w="820" w:type="dxa"/>
            <w:noWrap/>
            <w:hideMark/>
          </w:tcPr>
          <w:p w:rsidR="00CA57C5" w:rsidRDefault="00CA57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BCL11A</w:t>
            </w:r>
          </w:p>
        </w:tc>
      </w:tr>
      <w:tr w:rsidR="00CA57C5" w:rsidTr="00CA57C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0" w:type="dxa"/>
            <w:noWrap/>
            <w:hideMark/>
          </w:tcPr>
          <w:p w:rsidR="00CA57C5" w:rsidRDefault="00CA57C5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hr1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584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90692</w:t>
            </w:r>
          </w:p>
        </w:tc>
        <w:tc>
          <w:tcPr>
            <w:tcW w:w="820" w:type="dxa"/>
            <w:noWrap/>
            <w:hideMark/>
          </w:tcPr>
          <w:p w:rsidR="00CA57C5" w:rsidRDefault="00CA57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EZH2</w:t>
            </w:r>
          </w:p>
        </w:tc>
      </w:tr>
      <w:tr w:rsidR="00CA57C5" w:rsidTr="00CA57C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0" w:type="dxa"/>
            <w:noWrap/>
            <w:hideMark/>
          </w:tcPr>
          <w:p w:rsidR="00CA57C5" w:rsidRDefault="00CA57C5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hr1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6431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7241</w:t>
            </w:r>
          </w:p>
        </w:tc>
        <w:tc>
          <w:tcPr>
            <w:tcW w:w="820" w:type="dxa"/>
            <w:noWrap/>
            <w:hideMark/>
          </w:tcPr>
          <w:p w:rsidR="00CA57C5" w:rsidRDefault="00CA57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SUZ12</w:t>
            </w:r>
          </w:p>
        </w:tc>
      </w:tr>
      <w:tr w:rsidR="00CA57C5" w:rsidTr="00CA57C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0" w:type="dxa"/>
            <w:noWrap/>
            <w:hideMark/>
          </w:tcPr>
          <w:p w:rsidR="00CA57C5" w:rsidRDefault="00CA57C5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hr1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6667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7045</w:t>
            </w:r>
          </w:p>
        </w:tc>
        <w:tc>
          <w:tcPr>
            <w:tcW w:w="820" w:type="dxa"/>
            <w:noWrap/>
            <w:hideMark/>
          </w:tcPr>
          <w:p w:rsidR="00CA57C5" w:rsidRDefault="00CA57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TCF</w:t>
            </w:r>
          </w:p>
        </w:tc>
      </w:tr>
      <w:tr w:rsidR="00CA57C5" w:rsidTr="00CA57C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0" w:type="dxa"/>
            <w:noWrap/>
            <w:hideMark/>
          </w:tcPr>
          <w:p w:rsidR="00CA57C5" w:rsidRDefault="00CA57C5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hr1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6679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6946</w:t>
            </w:r>
          </w:p>
        </w:tc>
        <w:tc>
          <w:tcPr>
            <w:tcW w:w="820" w:type="dxa"/>
            <w:noWrap/>
            <w:hideMark/>
          </w:tcPr>
          <w:p w:rsidR="00CA57C5" w:rsidRDefault="00CA57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POLR2A</w:t>
            </w:r>
          </w:p>
        </w:tc>
      </w:tr>
      <w:tr w:rsidR="00CA57C5" w:rsidTr="00CA57C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0" w:type="dxa"/>
            <w:noWrap/>
            <w:hideMark/>
          </w:tcPr>
          <w:p w:rsidR="00CA57C5" w:rsidRDefault="00CA57C5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hr1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6723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6963</w:t>
            </w:r>
          </w:p>
        </w:tc>
        <w:tc>
          <w:tcPr>
            <w:tcW w:w="820" w:type="dxa"/>
            <w:noWrap/>
            <w:hideMark/>
          </w:tcPr>
          <w:p w:rsidR="00CA57C5" w:rsidRDefault="00CA57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RAD21</w:t>
            </w:r>
          </w:p>
        </w:tc>
      </w:tr>
      <w:tr w:rsidR="00CA57C5" w:rsidTr="00CA57C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0" w:type="dxa"/>
            <w:noWrap/>
            <w:hideMark/>
          </w:tcPr>
          <w:p w:rsidR="00CA57C5" w:rsidRDefault="00CA57C5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hr1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7306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7495</w:t>
            </w:r>
          </w:p>
        </w:tc>
        <w:tc>
          <w:tcPr>
            <w:tcW w:w="820" w:type="dxa"/>
            <w:noWrap/>
            <w:hideMark/>
          </w:tcPr>
          <w:p w:rsidR="00CA57C5" w:rsidRDefault="00CA57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TCF7L2</w:t>
            </w:r>
          </w:p>
        </w:tc>
      </w:tr>
      <w:tr w:rsidR="00CA57C5" w:rsidTr="00CA57C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0" w:type="dxa"/>
            <w:noWrap/>
            <w:hideMark/>
          </w:tcPr>
          <w:p w:rsidR="00CA57C5" w:rsidRDefault="00CA57C5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hr1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7524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8180</w:t>
            </w:r>
          </w:p>
        </w:tc>
        <w:tc>
          <w:tcPr>
            <w:tcW w:w="820" w:type="dxa"/>
            <w:noWrap/>
            <w:hideMark/>
          </w:tcPr>
          <w:p w:rsidR="00CA57C5" w:rsidRDefault="00CA57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E2F1</w:t>
            </w:r>
          </w:p>
        </w:tc>
      </w:tr>
      <w:tr w:rsidR="00CA57C5" w:rsidTr="00CA57C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0" w:type="dxa"/>
            <w:noWrap/>
            <w:hideMark/>
          </w:tcPr>
          <w:p w:rsidR="00CA57C5" w:rsidRDefault="00CA57C5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hr1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753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7966</w:t>
            </w:r>
          </w:p>
        </w:tc>
        <w:tc>
          <w:tcPr>
            <w:tcW w:w="820" w:type="dxa"/>
            <w:noWrap/>
            <w:hideMark/>
          </w:tcPr>
          <w:p w:rsidR="00CA57C5" w:rsidRDefault="00CA57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UBTF</w:t>
            </w:r>
          </w:p>
        </w:tc>
      </w:tr>
      <w:tr w:rsidR="00CA57C5" w:rsidTr="00CA57C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0" w:type="dxa"/>
            <w:noWrap/>
            <w:hideMark/>
          </w:tcPr>
          <w:p w:rsidR="00CA57C5" w:rsidRDefault="00CA57C5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hr1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7566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7911</w:t>
            </w:r>
          </w:p>
        </w:tc>
        <w:tc>
          <w:tcPr>
            <w:tcW w:w="820" w:type="dxa"/>
            <w:noWrap/>
            <w:hideMark/>
          </w:tcPr>
          <w:p w:rsidR="00CA57C5" w:rsidRDefault="00CA57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TCF</w:t>
            </w:r>
          </w:p>
        </w:tc>
      </w:tr>
      <w:tr w:rsidR="00CA57C5" w:rsidTr="00CA57C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0" w:type="dxa"/>
            <w:noWrap/>
            <w:hideMark/>
          </w:tcPr>
          <w:p w:rsidR="00CA57C5" w:rsidRDefault="00CA57C5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hr1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7613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7917</w:t>
            </w:r>
          </w:p>
        </w:tc>
        <w:tc>
          <w:tcPr>
            <w:tcW w:w="820" w:type="dxa"/>
            <w:noWrap/>
            <w:hideMark/>
          </w:tcPr>
          <w:p w:rsidR="00CA57C5" w:rsidRDefault="00CA57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FOXP2</w:t>
            </w:r>
          </w:p>
        </w:tc>
      </w:tr>
      <w:tr w:rsidR="00CA57C5" w:rsidTr="00CA57C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0" w:type="dxa"/>
            <w:noWrap/>
            <w:hideMark/>
          </w:tcPr>
          <w:p w:rsidR="00CA57C5" w:rsidRDefault="00CA57C5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hr1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7628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7844</w:t>
            </w:r>
          </w:p>
        </w:tc>
        <w:tc>
          <w:tcPr>
            <w:tcW w:w="820" w:type="dxa"/>
            <w:noWrap/>
            <w:hideMark/>
          </w:tcPr>
          <w:p w:rsidR="00CA57C5" w:rsidRDefault="00CA57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RAD21</w:t>
            </w:r>
          </w:p>
        </w:tc>
      </w:tr>
      <w:tr w:rsidR="00CA57C5" w:rsidTr="00CA57C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0" w:type="dxa"/>
            <w:noWrap/>
            <w:hideMark/>
          </w:tcPr>
          <w:p w:rsidR="00CA57C5" w:rsidRDefault="00CA57C5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hr1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8102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8412</w:t>
            </w:r>
          </w:p>
        </w:tc>
        <w:tc>
          <w:tcPr>
            <w:tcW w:w="820" w:type="dxa"/>
            <w:noWrap/>
            <w:hideMark/>
          </w:tcPr>
          <w:p w:rsidR="00CA57C5" w:rsidRDefault="00CA57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SUZ12</w:t>
            </w:r>
          </w:p>
        </w:tc>
      </w:tr>
      <w:tr w:rsidR="00CA57C5" w:rsidTr="00CA57C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0" w:type="dxa"/>
            <w:noWrap/>
            <w:hideMark/>
          </w:tcPr>
          <w:p w:rsidR="00CA57C5" w:rsidRDefault="00CA57C5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hr1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851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8750</w:t>
            </w:r>
          </w:p>
        </w:tc>
        <w:tc>
          <w:tcPr>
            <w:tcW w:w="820" w:type="dxa"/>
            <w:noWrap/>
            <w:hideMark/>
          </w:tcPr>
          <w:p w:rsidR="00CA57C5" w:rsidRDefault="00CA57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FOXA1</w:t>
            </w:r>
          </w:p>
        </w:tc>
      </w:tr>
      <w:tr w:rsidR="00CA57C5" w:rsidTr="00CA57C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0" w:type="dxa"/>
            <w:noWrap/>
            <w:hideMark/>
          </w:tcPr>
          <w:p w:rsidR="00CA57C5" w:rsidRDefault="00CA57C5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hr1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8742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9342</w:t>
            </w:r>
          </w:p>
        </w:tc>
        <w:tc>
          <w:tcPr>
            <w:tcW w:w="820" w:type="dxa"/>
            <w:noWrap/>
            <w:hideMark/>
          </w:tcPr>
          <w:p w:rsidR="00CA57C5" w:rsidRDefault="00CA57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TBP2</w:t>
            </w:r>
          </w:p>
        </w:tc>
      </w:tr>
      <w:tr w:rsidR="00CA57C5" w:rsidTr="00CA57C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0" w:type="dxa"/>
            <w:noWrap/>
            <w:hideMark/>
          </w:tcPr>
          <w:p w:rsidR="00CA57C5" w:rsidRDefault="00CA57C5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hr1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8801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9125</w:t>
            </w:r>
          </w:p>
        </w:tc>
        <w:tc>
          <w:tcPr>
            <w:tcW w:w="820" w:type="dxa"/>
            <w:noWrap/>
            <w:hideMark/>
          </w:tcPr>
          <w:p w:rsidR="00CA57C5" w:rsidRDefault="00CA57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SP1</w:t>
            </w:r>
          </w:p>
        </w:tc>
      </w:tr>
      <w:tr w:rsidR="00CA57C5" w:rsidTr="00CA57C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00" w:type="dxa"/>
            <w:noWrap/>
            <w:hideMark/>
          </w:tcPr>
          <w:p w:rsidR="00CA57C5" w:rsidRDefault="00CA57C5">
            <w:pPr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chr10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9006</w:t>
            </w:r>
          </w:p>
        </w:tc>
        <w:tc>
          <w:tcPr>
            <w:tcW w:w="1060" w:type="dxa"/>
            <w:noWrap/>
            <w:hideMark/>
          </w:tcPr>
          <w:p w:rsidR="00CA57C5" w:rsidRDefault="00CA57C5">
            <w:pPr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102589316</w:t>
            </w:r>
          </w:p>
        </w:tc>
        <w:tc>
          <w:tcPr>
            <w:tcW w:w="820" w:type="dxa"/>
            <w:noWrap/>
            <w:hideMark/>
          </w:tcPr>
          <w:p w:rsidR="00CA57C5" w:rsidRDefault="00CA57C5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22"/>
                <w:szCs w:val="22"/>
              </w:rPr>
            </w:pPr>
            <w:r>
              <w:rPr>
                <w:rFonts w:ascii="Calibri" w:hAnsi="Calibri" w:cs="Calibri"/>
                <w:color w:val="000000"/>
                <w:sz w:val="22"/>
                <w:szCs w:val="22"/>
              </w:rPr>
              <w:t>SUZ12</w:t>
            </w:r>
          </w:p>
        </w:tc>
      </w:tr>
    </w:tbl>
    <w:p w:rsidR="00CA57C5" w:rsidRDefault="00CA57C5"/>
    <w:p w:rsidR="002B4058" w:rsidRDefault="00310F87" w:rsidP="00917ECE">
      <w:r>
        <w:t xml:space="preserve">Interestingly, </w:t>
      </w:r>
      <w:r w:rsidR="002B4058">
        <w:t>POLR2A has been previously associated with atrial fibrillation</w:t>
      </w:r>
      <w:r w:rsidR="002B6A54">
        <w:t xml:space="preserve"> with a mild effect size</w:t>
      </w:r>
      <w:r w:rsidR="002B4058">
        <w:t xml:space="preserve"> (Roselli et al, 2018 Nat Genet).    </w:t>
      </w:r>
    </w:p>
    <w:p w:rsidR="002B4058" w:rsidRDefault="002B4058" w:rsidP="00917ECE"/>
    <w:p w:rsidR="008016DC" w:rsidRDefault="00310F87" w:rsidP="00917ECE">
      <w:r>
        <w:t>PAX2 doesn’t</w:t>
      </w:r>
      <w:r w:rsidR="00917ECE">
        <w:t xml:space="preserve"> have any ChIP-seq data in human</w:t>
      </w:r>
      <w:r>
        <w:t xml:space="preserve">s or </w:t>
      </w:r>
      <w:r w:rsidR="00917ECE">
        <w:t xml:space="preserve">mice. However, I do find the ChIP-Seq data of </w:t>
      </w:r>
      <w:r w:rsidR="00917ECE" w:rsidRPr="00917ECE">
        <w:t>GFI1B</w:t>
      </w:r>
      <w:r w:rsidR="00917ECE">
        <w:t xml:space="preserve"> in human</w:t>
      </w:r>
      <w:r>
        <w:t>s</w:t>
      </w:r>
      <w:r w:rsidR="00917ECE">
        <w:t xml:space="preserve">. PAX2 and </w:t>
      </w:r>
      <w:r w:rsidR="00917ECE" w:rsidRPr="00917ECE">
        <w:t>GFI1B</w:t>
      </w:r>
      <w:r w:rsidR="00917ECE">
        <w:t xml:space="preserve"> have similar TF-binding regions, therefore, we can predict PAX2 regulated genes with ChIP-seq of </w:t>
      </w:r>
      <w:r w:rsidR="00917ECE" w:rsidRPr="00917ECE">
        <w:t>GFI1B</w:t>
      </w:r>
      <w:r>
        <w:t>. T</w:t>
      </w:r>
      <w:r w:rsidR="00F30063">
        <w:t xml:space="preserve">he raw data is </w:t>
      </w:r>
      <w:r>
        <w:t>saved here. Later, I can summarize</w:t>
      </w:r>
      <w:r w:rsidR="00F30063">
        <w:t xml:space="preserve"> all the PAX2 regulated genes with this dataset. </w:t>
      </w:r>
    </w:p>
    <w:p w:rsidR="000F1259" w:rsidRDefault="000F1259"/>
    <w:p w:rsidR="000F1259" w:rsidRDefault="00924B0F">
      <w:pPr>
        <w:rPr>
          <w:rStyle w:val="Hyperlink"/>
        </w:rPr>
      </w:pPr>
      <w:hyperlink r:id="rId5" w:history="1">
        <w:r w:rsidR="000F1259">
          <w:rPr>
            <w:rStyle w:val="Hyperlink"/>
          </w:rPr>
          <w:t>https://www.encodeproject.org/experiments/ENCSR445PDR/</w:t>
        </w:r>
      </w:hyperlink>
    </w:p>
    <w:p w:rsidR="00AE4210" w:rsidRDefault="00AE4210">
      <w:pPr>
        <w:rPr>
          <w:rStyle w:val="Hyperlink"/>
        </w:rPr>
      </w:pPr>
    </w:p>
    <w:p w:rsidR="00AE4210" w:rsidRDefault="00AE4210">
      <w:pPr>
        <w:rPr>
          <w:rStyle w:val="Hyperlink"/>
        </w:rPr>
      </w:pPr>
    </w:p>
    <w:p w:rsidR="00AE4210" w:rsidRDefault="00037A69">
      <w:r>
        <w:t>Protein-Protein interaction</w:t>
      </w:r>
    </w:p>
    <w:p w:rsidR="00AE4210" w:rsidRDefault="00AE4210"/>
    <w:p w:rsidR="00AE4210" w:rsidRDefault="00037A69">
      <w:r>
        <w:t>Proteins in the PAX2 protein-protein interaction network (String):</w:t>
      </w:r>
    </w:p>
    <w:p w:rsidR="00037A69" w:rsidRDefault="00037A69"/>
    <w:p w:rsidR="00037A69" w:rsidRDefault="00037A69">
      <w:r>
        <w:t>WNT4</w:t>
      </w:r>
    </w:p>
    <w:p w:rsidR="00037A69" w:rsidRDefault="00037A69">
      <w:r>
        <w:t>LMX1B</w:t>
      </w:r>
    </w:p>
    <w:p w:rsidR="00037A69" w:rsidRDefault="00037A69">
      <w:r>
        <w:t xml:space="preserve">WT1 (Suffee et al 2017 PNAS) </w:t>
      </w:r>
    </w:p>
    <w:p w:rsidR="00037A69" w:rsidRDefault="00037A69">
      <w:r>
        <w:t>SHH (Cheng et al 2018 JBC) shows SHH inducing QT interval and inducing V fib</w:t>
      </w:r>
    </w:p>
    <w:p w:rsidR="00037A69" w:rsidRDefault="00037A69">
      <w:r>
        <w:t>PTCH1</w:t>
      </w:r>
    </w:p>
    <w:p w:rsidR="00037A69" w:rsidRDefault="00037A69">
      <w:r>
        <w:t>PTCH2</w:t>
      </w:r>
    </w:p>
    <w:p w:rsidR="00037A69" w:rsidRDefault="00037A69">
      <w:r>
        <w:t>HHIP</w:t>
      </w:r>
    </w:p>
    <w:p w:rsidR="00037A69" w:rsidRDefault="00037A69">
      <w:r>
        <w:t>GLI2</w:t>
      </w:r>
    </w:p>
    <w:p w:rsidR="00037A69" w:rsidRDefault="00037A69">
      <w:r>
        <w:t>NANOG</w:t>
      </w:r>
    </w:p>
    <w:p w:rsidR="00037A69" w:rsidRDefault="00037A69">
      <w:r>
        <w:t>POU5F1</w:t>
      </w:r>
    </w:p>
    <w:p w:rsidR="00037A69" w:rsidRDefault="00037A69">
      <w:r>
        <w:t>SOX2</w:t>
      </w:r>
    </w:p>
    <w:p w:rsidR="00037A69" w:rsidRDefault="00037A69">
      <w:r>
        <w:t>KLF4</w:t>
      </w:r>
    </w:p>
    <w:p w:rsidR="00037A69" w:rsidRDefault="00037A69">
      <w:r>
        <w:t>LIN28A</w:t>
      </w:r>
    </w:p>
    <w:p w:rsidR="00037A69" w:rsidRDefault="00037A69">
      <w:r>
        <w:t>EYA1</w:t>
      </w:r>
    </w:p>
    <w:p w:rsidR="00037A69" w:rsidRDefault="00037A69">
      <w:r>
        <w:t>GBX2</w:t>
      </w:r>
    </w:p>
    <w:p w:rsidR="00037A69" w:rsidRDefault="00037A69">
      <w:r>
        <w:t>ETS1</w:t>
      </w:r>
    </w:p>
    <w:p w:rsidR="00037A69" w:rsidRDefault="00037A69">
      <w:r>
        <w:t>LHX1</w:t>
      </w:r>
    </w:p>
    <w:p w:rsidR="00037A69" w:rsidRDefault="00037A69">
      <w:r>
        <w:t>PAXIP1</w:t>
      </w:r>
    </w:p>
    <w:p w:rsidR="00037A69" w:rsidRDefault="00037A69">
      <w:r>
        <w:t>TP53BP1</w:t>
      </w:r>
    </w:p>
    <w:p w:rsidR="00037A69" w:rsidRDefault="00037A69">
      <w:r>
        <w:t>KMT2D (</w:t>
      </w:r>
      <w:r w:rsidR="002B6A54">
        <w:t xml:space="preserve">Manheimer et al 2019 Hum Genet; </w:t>
      </w:r>
      <w:r>
        <w:t xml:space="preserve">de novo mutations may cause </w:t>
      </w:r>
      <w:r w:rsidR="002B6A54">
        <w:t>hypoplastic left heart syndrome, ventricular septal defect and atrial septal defect)</w:t>
      </w:r>
    </w:p>
    <w:p w:rsidR="002F7629" w:rsidRDefault="002F7629"/>
    <w:p w:rsidR="00911916" w:rsidRDefault="002F7629">
      <w:r>
        <w:t>Candelas et al 2019 Sci Rep states that a T-type Ca2+ channel is co-expressed with Pax2.</w:t>
      </w:r>
      <w:r w:rsidR="00995B8A">
        <w:t xml:space="preserve"> Also see Huber et al 2000 Am J Physiol Renal Physiol for work on K+ channel expression.</w:t>
      </w:r>
    </w:p>
    <w:p w:rsidR="00911916" w:rsidRDefault="00911916">
      <w:bookmarkStart w:id="0" w:name="_GoBack"/>
      <w:bookmarkEnd w:id="0"/>
    </w:p>
    <w:p w:rsidR="00D429A8" w:rsidRDefault="00D429A8">
      <w:r>
        <w:fldChar w:fldCharType="begin">
          <w:fldData xml:space="preserve">PEVuZE5vdGU+PENpdGU+PEF1dGhvcj5aaGFvPC9BdXRob3I+PFllYXI+MjAxNzwvWWVhcj48UmVj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aaGFvPC9BdXRob3I+PFllYXI+MjAxNzwvWWVhcj48UmVj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D429A8">
        <w:rPr>
          <w:noProof/>
          <w:vertAlign w:val="superscript"/>
        </w:rPr>
        <w:t>1-8</w:t>
      </w:r>
      <w:r>
        <w:fldChar w:fldCharType="end"/>
      </w:r>
    </w:p>
    <w:p w:rsidR="00D429A8" w:rsidRDefault="00D429A8"/>
    <w:p w:rsidR="00D429A8" w:rsidRPr="00D429A8" w:rsidRDefault="00D429A8" w:rsidP="00D429A8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429A8">
        <w:t>1.</w:t>
      </w:r>
      <w:r w:rsidRPr="00D429A8">
        <w:tab/>
        <w:t>Zhao, G.</w:t>
      </w:r>
      <w:r w:rsidRPr="00D429A8">
        <w:rPr>
          <w:i/>
        </w:rPr>
        <w:t xml:space="preserve"> et al.</w:t>
      </w:r>
      <w:r w:rsidRPr="00D429A8">
        <w:t xml:space="preserve"> Genome-wide DNA methylation analysis in permanent atrial fibrillation. </w:t>
      </w:r>
      <w:r w:rsidRPr="00D429A8">
        <w:rPr>
          <w:i/>
        </w:rPr>
        <w:t>Mol Med Rep</w:t>
      </w:r>
      <w:r w:rsidRPr="00D429A8">
        <w:t xml:space="preserve"> </w:t>
      </w:r>
      <w:r w:rsidRPr="00D429A8">
        <w:rPr>
          <w:b/>
        </w:rPr>
        <w:t>16</w:t>
      </w:r>
      <w:r w:rsidRPr="00D429A8">
        <w:t>, 5505-5514 (2017).</w:t>
      </w:r>
    </w:p>
    <w:p w:rsidR="00D429A8" w:rsidRPr="00D429A8" w:rsidRDefault="00D429A8" w:rsidP="00D429A8">
      <w:pPr>
        <w:pStyle w:val="EndNoteBibliography"/>
        <w:ind w:left="720" w:hanging="720"/>
      </w:pPr>
      <w:r w:rsidRPr="00D429A8">
        <w:t>2.</w:t>
      </w:r>
      <w:r w:rsidRPr="00D429A8">
        <w:tab/>
        <w:t>Shen, K.</w:t>
      </w:r>
      <w:r w:rsidRPr="00D429A8">
        <w:rPr>
          <w:i/>
        </w:rPr>
        <w:t xml:space="preserve"> et al.</w:t>
      </w:r>
      <w:r w:rsidRPr="00D429A8">
        <w:t xml:space="preserve"> DNA methylation dysregulations in valvular atrial fibrillation. </w:t>
      </w:r>
      <w:r w:rsidRPr="00D429A8">
        <w:rPr>
          <w:i/>
        </w:rPr>
        <w:t>Clin Cardiol</w:t>
      </w:r>
      <w:r w:rsidRPr="00D429A8">
        <w:t xml:space="preserve"> </w:t>
      </w:r>
      <w:r w:rsidRPr="00D429A8">
        <w:rPr>
          <w:b/>
        </w:rPr>
        <w:t>40</w:t>
      </w:r>
      <w:r w:rsidRPr="00D429A8">
        <w:t>, 686-691 (2017).</w:t>
      </w:r>
    </w:p>
    <w:p w:rsidR="00D429A8" w:rsidRPr="00D429A8" w:rsidRDefault="00D429A8" w:rsidP="00D429A8">
      <w:pPr>
        <w:pStyle w:val="EndNoteBibliography"/>
        <w:ind w:left="720" w:hanging="720"/>
      </w:pPr>
      <w:r w:rsidRPr="00D429A8">
        <w:t>3.</w:t>
      </w:r>
      <w:r w:rsidRPr="00D429A8">
        <w:tab/>
        <w:t>Lin, H.</w:t>
      </w:r>
      <w:r w:rsidRPr="00D429A8">
        <w:rPr>
          <w:i/>
        </w:rPr>
        <w:t xml:space="preserve"> et al.</w:t>
      </w:r>
      <w:r w:rsidRPr="00D429A8">
        <w:t xml:space="preserve"> Methylome-wide Association Study of Atrial Fibrillation in Framingham Heart Study. </w:t>
      </w:r>
      <w:r w:rsidRPr="00D429A8">
        <w:rPr>
          <w:i/>
        </w:rPr>
        <w:t>Sci Rep</w:t>
      </w:r>
      <w:r w:rsidRPr="00D429A8">
        <w:t xml:space="preserve"> </w:t>
      </w:r>
      <w:r w:rsidRPr="00D429A8">
        <w:rPr>
          <w:b/>
        </w:rPr>
        <w:t>7</w:t>
      </w:r>
      <w:r w:rsidRPr="00D429A8">
        <w:t>, 40377 (2017).</w:t>
      </w:r>
    </w:p>
    <w:p w:rsidR="00D429A8" w:rsidRPr="00D429A8" w:rsidRDefault="00D429A8" w:rsidP="00D429A8">
      <w:pPr>
        <w:pStyle w:val="EndNoteBibliography"/>
        <w:ind w:left="720" w:hanging="720"/>
      </w:pPr>
      <w:r w:rsidRPr="00D429A8">
        <w:t>4.</w:t>
      </w:r>
      <w:r w:rsidRPr="00D429A8">
        <w:tab/>
        <w:t>Donate Puertas, R.</w:t>
      </w:r>
      <w:r w:rsidRPr="00D429A8">
        <w:rPr>
          <w:i/>
        </w:rPr>
        <w:t xml:space="preserve"> et al.</w:t>
      </w:r>
      <w:r w:rsidRPr="00D429A8">
        <w:t xml:space="preserve"> Atrial fibrillation is associated with hypermethylation in human left atrium, and treatment with decitabine reduces atrial tachyarrhythmias in spontaneously hypertensive rats. </w:t>
      </w:r>
      <w:r w:rsidRPr="00D429A8">
        <w:rPr>
          <w:i/>
        </w:rPr>
        <w:t>Transl Res</w:t>
      </w:r>
      <w:r w:rsidRPr="00D429A8">
        <w:t xml:space="preserve"> </w:t>
      </w:r>
      <w:r w:rsidRPr="00D429A8">
        <w:rPr>
          <w:b/>
        </w:rPr>
        <w:t>184</w:t>
      </w:r>
      <w:r w:rsidRPr="00D429A8">
        <w:t>, 57-67 e5 (2017).</w:t>
      </w:r>
    </w:p>
    <w:p w:rsidR="00D429A8" w:rsidRPr="00D429A8" w:rsidRDefault="00D429A8" w:rsidP="00D429A8">
      <w:pPr>
        <w:pStyle w:val="EndNoteBibliography"/>
        <w:ind w:left="720" w:hanging="720"/>
      </w:pPr>
      <w:r w:rsidRPr="00D429A8">
        <w:t>5.</w:t>
      </w:r>
      <w:r w:rsidRPr="00D429A8">
        <w:tab/>
        <w:t xml:space="preserve">Tao, H., Shi, K.H., Yang, J.J. &amp; Li, J. Epigenetic mechanisms in atrial fibrillation: New insights and future directions. </w:t>
      </w:r>
      <w:r w:rsidRPr="00D429A8">
        <w:rPr>
          <w:i/>
        </w:rPr>
        <w:t>Trends Cardiovasc Med</w:t>
      </w:r>
      <w:r w:rsidRPr="00D429A8">
        <w:t xml:space="preserve"> </w:t>
      </w:r>
      <w:r w:rsidRPr="00D429A8">
        <w:rPr>
          <w:b/>
        </w:rPr>
        <w:t>26</w:t>
      </w:r>
      <w:r w:rsidRPr="00D429A8">
        <w:t>, 306-18 (2016).</w:t>
      </w:r>
    </w:p>
    <w:p w:rsidR="00D429A8" w:rsidRPr="00D429A8" w:rsidRDefault="00D429A8" w:rsidP="00D429A8">
      <w:pPr>
        <w:pStyle w:val="EndNoteBibliography"/>
        <w:ind w:left="720" w:hanging="720"/>
      </w:pPr>
      <w:r w:rsidRPr="00D429A8">
        <w:t>6.</w:t>
      </w:r>
      <w:r w:rsidRPr="00D429A8">
        <w:tab/>
        <w:t>Tao, H.</w:t>
      </w:r>
      <w:r w:rsidRPr="00D429A8">
        <w:rPr>
          <w:i/>
        </w:rPr>
        <w:t xml:space="preserve"> et al.</w:t>
      </w:r>
      <w:r w:rsidRPr="00D429A8">
        <w:t xml:space="preserve"> DNMT3A silencing RASSF1A promotes cardiac fibrosis through upregulation of ERK1/2. </w:t>
      </w:r>
      <w:r w:rsidRPr="00D429A8">
        <w:rPr>
          <w:i/>
        </w:rPr>
        <w:t>Toxicology</w:t>
      </w:r>
      <w:r w:rsidRPr="00D429A8">
        <w:t xml:space="preserve"> </w:t>
      </w:r>
      <w:r w:rsidRPr="00D429A8">
        <w:rPr>
          <w:b/>
        </w:rPr>
        <w:t>323</w:t>
      </w:r>
      <w:r w:rsidRPr="00D429A8">
        <w:t>, 42-50 (2014).</w:t>
      </w:r>
    </w:p>
    <w:p w:rsidR="00D429A8" w:rsidRPr="00D429A8" w:rsidRDefault="00D429A8" w:rsidP="00D429A8">
      <w:pPr>
        <w:pStyle w:val="EndNoteBibliography"/>
        <w:ind w:left="720" w:hanging="720"/>
      </w:pPr>
      <w:r w:rsidRPr="00D429A8">
        <w:t>7.</w:t>
      </w:r>
      <w:r w:rsidRPr="00D429A8">
        <w:tab/>
        <w:t>Ma, B.</w:t>
      </w:r>
      <w:r w:rsidRPr="00D429A8">
        <w:rPr>
          <w:i/>
        </w:rPr>
        <w:t xml:space="preserve"> et al.</w:t>
      </w:r>
      <w:r w:rsidRPr="00D429A8">
        <w:t xml:space="preserve"> Predicting DNA methylation level across human tissues. </w:t>
      </w:r>
      <w:r w:rsidRPr="00D429A8">
        <w:rPr>
          <w:i/>
        </w:rPr>
        <w:t>Nucleic Acids Res</w:t>
      </w:r>
      <w:r w:rsidRPr="00D429A8">
        <w:t xml:space="preserve"> </w:t>
      </w:r>
      <w:r w:rsidRPr="00D429A8">
        <w:rPr>
          <w:b/>
        </w:rPr>
        <w:t>42</w:t>
      </w:r>
      <w:r w:rsidRPr="00D429A8">
        <w:t>, 3515-28 (2014).</w:t>
      </w:r>
    </w:p>
    <w:p w:rsidR="00D429A8" w:rsidRPr="00D429A8" w:rsidRDefault="00D429A8" w:rsidP="00D429A8">
      <w:pPr>
        <w:pStyle w:val="EndNoteBibliography"/>
        <w:ind w:left="720" w:hanging="720"/>
      </w:pPr>
      <w:r w:rsidRPr="00D429A8">
        <w:t>8.</w:t>
      </w:r>
      <w:r w:rsidRPr="00D429A8">
        <w:tab/>
        <w:t>Kao, Y.H.</w:t>
      </w:r>
      <w:r w:rsidRPr="00D429A8">
        <w:rPr>
          <w:i/>
        </w:rPr>
        <w:t xml:space="preserve"> et al.</w:t>
      </w:r>
      <w:r w:rsidRPr="00D429A8">
        <w:t xml:space="preserve"> Heart failure and angiotensin II modulate atrial Pitx2c promotor methylation. </w:t>
      </w:r>
      <w:r w:rsidRPr="00D429A8">
        <w:rPr>
          <w:i/>
        </w:rPr>
        <w:t>Clin Exp Pharmacol Physiol</w:t>
      </w:r>
      <w:r w:rsidRPr="00D429A8">
        <w:t xml:space="preserve"> </w:t>
      </w:r>
      <w:r w:rsidRPr="00D429A8">
        <w:rPr>
          <w:b/>
        </w:rPr>
        <w:t>40</w:t>
      </w:r>
      <w:r w:rsidRPr="00D429A8">
        <w:t>, 379-84 (2013).</w:t>
      </w:r>
    </w:p>
    <w:p w:rsidR="002F7629" w:rsidRPr="00AE4210" w:rsidRDefault="00D429A8">
      <w:r>
        <w:fldChar w:fldCharType="end"/>
      </w:r>
    </w:p>
    <w:sectPr w:rsidR="002F7629" w:rsidRPr="00AE4210" w:rsidSect="004A4BE8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Times">
    <w:panose1 w:val="02020603060405020304"/>
    <w:charset w:val="00"/>
    <w:family w:val="roman"/>
    <w:pitch w:val="variable"/>
    <w:sig w:usb0="00000007" w:usb1="00000000" w:usb2="00000000" w:usb3="00000000" w:csb0="00000093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Genetic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rpe9xp9a5trtnez0x2pvee92e99dw0wpv5d&quot;&gt;My EndNote Library&lt;record-ids&gt;&lt;item&gt;3207&lt;/item&gt;&lt;item&gt;3208&lt;/item&gt;&lt;item&gt;3209&lt;/item&gt;&lt;item&gt;3210&lt;/item&gt;&lt;item&gt;3213&lt;/item&gt;&lt;item&gt;3214&lt;/item&gt;&lt;item&gt;3215&lt;/item&gt;&lt;item&gt;3216&lt;/item&gt;&lt;/record-ids&gt;&lt;/item&gt;&lt;/Libraries&gt;"/>
  </w:docVars>
  <w:rsids>
    <w:rsidRoot w:val="00C81AFF"/>
    <w:rsid w:val="00037A69"/>
    <w:rsid w:val="000B1DCA"/>
    <w:rsid w:val="000F1259"/>
    <w:rsid w:val="001B2B1C"/>
    <w:rsid w:val="002B4058"/>
    <w:rsid w:val="002B6A54"/>
    <w:rsid w:val="002F7629"/>
    <w:rsid w:val="00310F87"/>
    <w:rsid w:val="003840DD"/>
    <w:rsid w:val="004A4BE8"/>
    <w:rsid w:val="00593CFD"/>
    <w:rsid w:val="008016DC"/>
    <w:rsid w:val="00911916"/>
    <w:rsid w:val="00917ECE"/>
    <w:rsid w:val="00924B0F"/>
    <w:rsid w:val="00995B8A"/>
    <w:rsid w:val="009A228D"/>
    <w:rsid w:val="00AE4210"/>
    <w:rsid w:val="00C81AFF"/>
    <w:rsid w:val="00CA57C5"/>
    <w:rsid w:val="00D429A8"/>
    <w:rsid w:val="00F300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2740E84D"/>
  <w15:chartTrackingRefBased/>
  <w15:docId w15:val="{40F77E4C-6791-4C08-9F55-70CDDF90F5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Subtitle" w:qFormat="1"/>
    <w:lsdException w:name="Hyperlink" w:uiPriority="99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GridTable1Light-Accent1">
    <w:name w:val="Grid Table 1 Light Accent 1"/>
    <w:basedOn w:val="TableNormal"/>
    <w:uiPriority w:val="46"/>
    <w:rsid w:val="00CA57C5"/>
    <w:tblPr>
      <w:tblStyleRowBandSize w:val="1"/>
      <w:tblStyleColBandSize w:val="1"/>
      <w:tblBorders>
        <w:top w:val="single" w:sz="4" w:space="0" w:color="BDD6EE" w:themeColor="accent1" w:themeTint="66"/>
        <w:left w:val="single" w:sz="4" w:space="0" w:color="BDD6EE" w:themeColor="accent1" w:themeTint="66"/>
        <w:bottom w:val="single" w:sz="4" w:space="0" w:color="BDD6EE" w:themeColor="accent1" w:themeTint="66"/>
        <w:right w:val="single" w:sz="4" w:space="0" w:color="BDD6EE" w:themeColor="accent1" w:themeTint="66"/>
        <w:insideH w:val="single" w:sz="4" w:space="0" w:color="BDD6EE" w:themeColor="accent1" w:themeTint="66"/>
        <w:insideV w:val="single" w:sz="4" w:space="0" w:color="BDD6EE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Hyperlink">
    <w:name w:val="Hyperlink"/>
    <w:basedOn w:val="DefaultParagraphFont"/>
    <w:uiPriority w:val="99"/>
    <w:unhideWhenUsed/>
    <w:rsid w:val="000F1259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911916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11916"/>
    <w:rPr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911916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11916"/>
    <w:rPr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063406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www.encodeproject.org/experiments/ENCSR445PDR/" TargetMode="Externa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2C940CD8.dotm</Template>
  <TotalTime>80</TotalTime>
  <Pages>2</Pages>
  <Words>526</Words>
  <Characters>3001</Characters>
  <Application>Microsoft Office Word</Application>
  <DocSecurity>0</DocSecurity>
  <Lines>25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CHS</Company>
  <LinksUpToDate>false</LinksUpToDate>
  <CharactersWithSpaces>35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uo, Shicheng</dc:creator>
  <cp:keywords/>
  <dc:description/>
  <cp:lastModifiedBy>Guo, Shicheng</cp:lastModifiedBy>
  <cp:revision>8</cp:revision>
  <dcterms:created xsi:type="dcterms:W3CDTF">2019-05-07T18:29:00Z</dcterms:created>
  <dcterms:modified xsi:type="dcterms:W3CDTF">2019-05-08T02:49:00Z</dcterms:modified>
</cp:coreProperties>
</file>